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78D27874"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a shallow-diapause and a deep-diapause phenotype. </w:t>
      </w:r>
      <w:r w:rsidR="00A471E7">
        <w:rPr>
          <w:color w:val="000000" w:themeColor="text1"/>
        </w:rPr>
        <w:t>D</w:t>
      </w:r>
      <w:r w:rsidR="00A528DB">
        <w:rPr>
          <w:color w:val="000000" w:themeColor="text1"/>
        </w:rPr>
        <w:t xml:space="preserve">iapause length 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lean mass and lipid mass</w:t>
      </w:r>
      <w:r w:rsidR="002822F0">
        <w:rPr>
          <w:color w:val="000000" w:themeColor="text1"/>
        </w:rPr>
        <w:t xml:space="preserve">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3AA243DE" w:rsidR="00F702ED" w:rsidRPr="004F09C9" w:rsidRDefault="00476E6F" w:rsidP="00F702ED">
      <w:pPr>
        <w:spacing w:line="480" w:lineRule="auto"/>
        <w:ind w:left="-15" w:right="90" w:firstLine="468"/>
        <w:rPr>
          <w:color w:val="000000" w:themeColor="text1"/>
        </w:rPr>
      </w:pPr>
      <w:r>
        <w:rPr>
          <w:color w:val="000000" w:themeColor="text1"/>
        </w:rPr>
        <w:t>C</w:t>
      </w:r>
      <w:r w:rsidR="009D5255">
        <w:rPr>
          <w:color w:val="000000" w:themeColor="text1"/>
        </w:rPr>
        <w:t xml:space="preserve">haracterizing the </w:t>
      </w:r>
      <w:r>
        <w:rPr>
          <w:color w:val="000000" w:themeColor="text1"/>
        </w:rPr>
        <w:t>effect climate on diapause preparation and diapause length could p</w:t>
      </w:r>
      <w:r w:rsidR="00495008" w:rsidRPr="001A3D3B">
        <w:rPr>
          <w:color w:val="000000" w:themeColor="text1"/>
        </w:rPr>
        <w:t>rovide a possible target for the management of pests that use this life history strategy to survive winter stress</w:t>
      </w:r>
      <w:r>
        <w:rPr>
          <w:color w:val="000000" w:themeColor="text1"/>
        </w:rPr>
        <w:t xml:space="preserve">. </w:t>
      </w:r>
      <w:r w:rsidR="003D7E52">
        <w:rPr>
          <w:color w:val="000000" w:themeColor="text1"/>
        </w:rPr>
        <w:t xml:space="preserve">Many insects survive diapause by storing nutrition before the </w:t>
      </w:r>
      <w:r w:rsidR="00E21A86">
        <w:rPr>
          <w:color w:val="000000" w:themeColor="text1"/>
        </w:rPr>
        <w:t xml:space="preserve">onset of </w:t>
      </w:r>
      <w:r w:rsidR="003D7E52">
        <w:rPr>
          <w:color w:val="000000" w:themeColor="text1"/>
        </w:rPr>
        <w:t xml:space="preserve">unfavorable </w:t>
      </w:r>
      <w:r w:rsidR="00E21A86">
        <w:rPr>
          <w:color w:val="000000" w:themeColor="text1"/>
        </w:rPr>
        <w:t>conditions 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could increase metabolic activity and 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lastRenderedPageBreak/>
        <w:t>Wipking</w:t>
      </w:r>
      <w:proofErr w:type="spellEnd"/>
      <w:r w:rsidR="003A4B1B" w:rsidRPr="001A3D3B">
        <w:rPr>
          <w:color w:val="000000" w:themeColor="text1"/>
        </w:rPr>
        <w:t xml:space="preserve"> et al., 1995). </w:t>
      </w:r>
      <w:r w:rsidR="00F702ED" w:rsidRPr="004F09C9">
        <w:rPr>
          <w:color w:val="000000" w:themeColor="text1"/>
        </w:rPr>
        <w:t xml:space="preserve">Similarly, warmer temperatures during diapause in winter could prematurely drain stored energy causing insects to die during diapause or come out of diapause the next spring without sufficient reserves to restart their lifecycle, including </w:t>
      </w:r>
      <w:r w:rsidR="00F702ED">
        <w:rPr>
          <w:color w:val="000000" w:themeColor="text1"/>
        </w:rPr>
        <w:t xml:space="preserve">enough to support </w:t>
      </w:r>
      <w:r w:rsidR="00F702ED" w:rsidRPr="004F09C9">
        <w:rPr>
          <w:color w:val="000000" w:themeColor="text1"/>
        </w:rPr>
        <w:t>dispersing, mating, and reproducing.</w:t>
      </w:r>
    </w:p>
    <w:p w14:paraId="1AD6970A" w14:textId="3D463C29" w:rsidR="004F24A0" w:rsidRDefault="00F702ED" w:rsidP="00F702ED">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Pr>
          <w:color w:val="000000" w:themeColor="text1"/>
        </w:rPr>
        <w:t xml:space="preserve">post-diapause </w:t>
      </w:r>
      <w:r w:rsidRPr="004F09C9">
        <w:rPr>
          <w:color w:val="000000" w:themeColor="text1"/>
        </w:rPr>
        <w:t>adult functions.</w:t>
      </w:r>
    </w:p>
    <w:p w14:paraId="20F248C9" w14:textId="567792ED" w:rsidR="00062423" w:rsidRDefault="00AE4FA4" w:rsidP="00742BD0">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w:t>
      </w:r>
      <w:r w:rsidR="00742BD0" w:rsidRPr="001A3D3B">
        <w:rPr>
          <w:color w:val="000000" w:themeColor="text1"/>
        </w:rPr>
        <w:lastRenderedPageBreak/>
        <w:t>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could</w:t>
      </w:r>
      <w:r w:rsidR="00742BD0">
        <w:rPr>
          <w:color w:val="000000" w:themeColor="text1"/>
        </w:rPr>
        <w:t xml:space="preserve"> </w:t>
      </w:r>
      <w:r w:rsidR="00742BD0" w:rsidRPr="001A3D3B">
        <w:rPr>
          <w:color w:val="000000" w:themeColor="text1"/>
        </w:rPr>
        <w:t xml:space="preserve">explain how some insects might use diapause to adjust to warmer winters.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7BC152CF" w14:textId="5FA7923E"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 xml:space="preserve">for estimating </w:t>
      </w:r>
      <w:r w:rsidR="003A4B1B">
        <w:rPr>
          <w:color w:val="000000" w:themeColor="text1"/>
        </w:rPr>
        <w:t>changes in the</w:t>
      </w:r>
      <w:r w:rsidR="003A4B1B">
        <w:rPr>
          <w:color w:val="000000" w:themeColor="text1"/>
        </w:rPr>
        <w:t xml:space="preserve"> seasonal</w:t>
      </w:r>
      <w:r w:rsidR="003A4B1B">
        <w:rPr>
          <w:color w:val="000000" w:themeColor="text1"/>
        </w:rPr>
        <w:t>ity</w:t>
      </w:r>
      <w:r w:rsidR="003A4B1B">
        <w:rPr>
          <w:color w:val="000000" w:themeColor="text1"/>
        </w:rPr>
        <w:t xml:space="preserve"> of insect populations.</w:t>
      </w:r>
      <w:r w:rsidRPr="004F09C9">
        <w:rPr>
          <w:color w:val="000000" w:themeColor="text1"/>
        </w:rPr>
        <w:t xml:space="preserve">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xml:space="preserve">. Researchers monitored the critical photoperiod of pitcher plant mosquitoes for decades. Critical photoperiod for this study corresponds to the number of </w:t>
      </w:r>
      <w:r w:rsidRPr="004F09C9">
        <w:rPr>
          <w:color w:val="000000" w:themeColor="text1"/>
        </w:rPr>
        <w:lastRenderedPageBreak/>
        <w:t>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FFBBD14" w14:textId="01DF70AD"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37917392" w14:textId="4F3D6D29" w:rsidR="006F58EA" w:rsidRPr="004F09C9" w:rsidRDefault="00D27C9E" w:rsidP="00BA2A57">
      <w:pPr>
        <w:spacing w:line="480" w:lineRule="auto"/>
        <w:ind w:left="-15" w:right="90" w:firstLine="0"/>
        <w:rPr>
          <w:color w:val="000000" w:themeColor="text1"/>
        </w:rPr>
      </w:pPr>
      <w:r w:rsidRPr="004F09C9">
        <w:rPr>
          <w:color w:val="000000" w:themeColor="text1"/>
        </w:rPr>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bookmarkStart w:id="7" w:name="_GoBack"/>
      <w:r w:rsidRPr="004F09C9">
        <w:rPr>
          <w:color w:val="000000" w:themeColor="text1"/>
        </w:rPr>
        <w:t xml:space="preserve">8 minutes compared to larvae collected in 1988 </w:t>
      </w:r>
      <w:bookmarkEnd w:id="7"/>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w:t>
      </w:r>
      <w:r w:rsidRPr="004F09C9">
        <w:rPr>
          <w:color w:val="000000" w:themeColor="text1"/>
        </w:rPr>
        <w:lastRenderedPageBreak/>
        <w:t>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w:t>
      </w:r>
      <w:r w:rsidR="00AE4FA4" w:rsidRPr="004F09C9">
        <w:rPr>
          <w:color w:val="000000" w:themeColor="text1"/>
        </w:rPr>
        <w:lastRenderedPageBreak/>
        <w:t xml:space="preserve">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8"/>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8"/>
      <w:r>
        <w:rPr>
          <w:rStyle w:val="CommentReference"/>
        </w:rPr>
        <w:commentReference w:id="8"/>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9"/>
      <w:r w:rsidR="002841A6">
        <w:rPr>
          <w:color w:val="000000" w:themeColor="text1"/>
        </w:rPr>
        <w:t>.</w:t>
      </w:r>
      <w:commentRangeEnd w:id="9"/>
      <w:r>
        <w:rPr>
          <w:rStyle w:val="CommentReference"/>
        </w:rPr>
        <w:commentReference w:id="9"/>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10"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0"/>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11"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11"/>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8"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9"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3A140" w14:textId="77777777" w:rsidR="0052162A" w:rsidRDefault="0052162A">
      <w:pPr>
        <w:spacing w:after="0" w:line="240" w:lineRule="auto"/>
      </w:pPr>
      <w:r>
        <w:separator/>
      </w:r>
    </w:p>
  </w:endnote>
  <w:endnote w:type="continuationSeparator" w:id="0">
    <w:p w14:paraId="5693885D" w14:textId="77777777" w:rsidR="0052162A" w:rsidRDefault="005216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1F4EE" w14:textId="77777777" w:rsidR="0052162A" w:rsidRDefault="0052162A">
      <w:pPr>
        <w:spacing w:after="0" w:line="240" w:lineRule="auto"/>
      </w:pPr>
      <w:r>
        <w:separator/>
      </w:r>
    </w:p>
  </w:footnote>
  <w:footnote w:type="continuationSeparator" w:id="0">
    <w:p w14:paraId="58F3F951" w14:textId="77777777" w:rsidR="0052162A" w:rsidRDefault="005216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33"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488B"/>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02D1"/>
    <w:rsid w:val="001116FE"/>
    <w:rsid w:val="00115239"/>
    <w:rsid w:val="0014256A"/>
    <w:rsid w:val="00144227"/>
    <w:rsid w:val="00147FCB"/>
    <w:rsid w:val="001545B6"/>
    <w:rsid w:val="001600C3"/>
    <w:rsid w:val="00170D85"/>
    <w:rsid w:val="00172C25"/>
    <w:rsid w:val="001763AE"/>
    <w:rsid w:val="0017795F"/>
    <w:rsid w:val="00182BD7"/>
    <w:rsid w:val="001906B7"/>
    <w:rsid w:val="00193E84"/>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5CCC"/>
    <w:rsid w:val="0037715E"/>
    <w:rsid w:val="00385FDC"/>
    <w:rsid w:val="00387E32"/>
    <w:rsid w:val="00391C68"/>
    <w:rsid w:val="003A4B1B"/>
    <w:rsid w:val="003B2371"/>
    <w:rsid w:val="003B73A4"/>
    <w:rsid w:val="003C04C1"/>
    <w:rsid w:val="003C3E0E"/>
    <w:rsid w:val="003D7E52"/>
    <w:rsid w:val="003E0500"/>
    <w:rsid w:val="003E7766"/>
    <w:rsid w:val="003F4583"/>
    <w:rsid w:val="00410CC5"/>
    <w:rsid w:val="004143C8"/>
    <w:rsid w:val="00415A22"/>
    <w:rsid w:val="0041772E"/>
    <w:rsid w:val="004179BB"/>
    <w:rsid w:val="00422199"/>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310D"/>
    <w:rsid w:val="004D5603"/>
    <w:rsid w:val="004D56D5"/>
    <w:rsid w:val="004D5999"/>
    <w:rsid w:val="004E0D5A"/>
    <w:rsid w:val="004E7673"/>
    <w:rsid w:val="004F09C9"/>
    <w:rsid w:val="004F24A0"/>
    <w:rsid w:val="004F4745"/>
    <w:rsid w:val="00505FA1"/>
    <w:rsid w:val="0051573D"/>
    <w:rsid w:val="0052162A"/>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D5255"/>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8CD"/>
    <w:rsid w:val="00A70580"/>
    <w:rsid w:val="00A75D96"/>
    <w:rsid w:val="00A80103"/>
    <w:rsid w:val="00A87CB6"/>
    <w:rsid w:val="00AA1215"/>
    <w:rsid w:val="00AA5659"/>
    <w:rsid w:val="00AA6779"/>
    <w:rsid w:val="00AA6878"/>
    <w:rsid w:val="00AB6EF8"/>
    <w:rsid w:val="00AB711D"/>
    <w:rsid w:val="00AC10D3"/>
    <w:rsid w:val="00AC406C"/>
    <w:rsid w:val="00AD07F1"/>
    <w:rsid w:val="00AD2C66"/>
    <w:rsid w:val="00AE4FA4"/>
    <w:rsid w:val="00AF1E9F"/>
    <w:rsid w:val="00AF74AF"/>
    <w:rsid w:val="00B04401"/>
    <w:rsid w:val="00B07C76"/>
    <w:rsid w:val="00B13321"/>
    <w:rsid w:val="00B134B2"/>
    <w:rsid w:val="00B155A8"/>
    <w:rsid w:val="00B16CAF"/>
    <w:rsid w:val="00B2050F"/>
    <w:rsid w:val="00B211B5"/>
    <w:rsid w:val="00B22515"/>
    <w:rsid w:val="00B30EA8"/>
    <w:rsid w:val="00B35900"/>
    <w:rsid w:val="00B43876"/>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5B15"/>
    <w:rsid w:val="00CE6CA8"/>
    <w:rsid w:val="00CE792D"/>
    <w:rsid w:val="00CF1B1E"/>
    <w:rsid w:val="00CF55C9"/>
    <w:rsid w:val="00CF6A55"/>
    <w:rsid w:val="00D00400"/>
    <w:rsid w:val="00D00CC9"/>
    <w:rsid w:val="00D06134"/>
    <w:rsid w:val="00D112E7"/>
    <w:rsid w:val="00D158A8"/>
    <w:rsid w:val="00D24788"/>
    <w:rsid w:val="00D27C9E"/>
    <w:rsid w:val="00D3663A"/>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53EC4"/>
    <w:rsid w:val="00F60F18"/>
    <w:rsid w:val="00F61314"/>
    <w:rsid w:val="00F61329"/>
    <w:rsid w:val="00F62B02"/>
    <w:rsid w:val="00F62F69"/>
    <w:rsid w:val="00F67582"/>
    <w:rsid w:val="00F702ED"/>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ABBAB-02B5-804F-A05C-3EA3E75EE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43311</Words>
  <Characters>246879</Characters>
  <Application>Microsoft Office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04T17:02:00Z</dcterms:created>
  <dcterms:modified xsi:type="dcterms:W3CDTF">2019-03-0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